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10 p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p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Department of Computer Science in Jamoum, Umm Al-Qura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1719B62C" w:rsidR="00C07BEF" w:rsidRPr="00CD1A0F" w:rsidRDefault="00384A0C"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04D2C92F">
                <wp:simplePos x="0" y="0"/>
                <wp:positionH relativeFrom="column">
                  <wp:posOffset>2371116</wp:posOffset>
                </wp:positionH>
                <wp:positionV relativeFrom="paragraph">
                  <wp:posOffset>242850</wp:posOffset>
                </wp:positionV>
                <wp:extent cx="7208520" cy="638137"/>
                <wp:effectExtent l="8890" t="0" r="1270" b="1270"/>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638137"/>
                        </a:xfrm>
                        <a:prstGeom prst="rect">
                          <a:avLst/>
                        </a:prstGeom>
                        <a:solidFill>
                          <a:schemeClr val="lt1"/>
                        </a:solidFill>
                        <a:ln w="6350">
                          <a:noFill/>
                        </a:ln>
                      </wps:spPr>
                      <wps:txbx>
                        <w:txbxContent>
                          <w:p w14:paraId="49D2FCFB" w14:textId="1DCD1FD2"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384A0C" w:rsidRPr="00384A0C">
                              <w:rPr>
                                <w:b/>
                                <w:bCs/>
                                <w:i/>
                                <w:iCs/>
                                <w:color w:val="A6A6A6" w:themeColor="background1" w:themeShade="A6"/>
                                <w:sz w:val="30"/>
                                <w:szCs w:val="30"/>
                              </w:rPr>
                              <w:t>Journal of Nursing Research,Patient Safety and Practise (JNRPS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86.7pt;margin-top:19.1pt;width:567.6pt;height:50.2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" fillcolor="white [3201]" stroked="f" strokeweight=".5pt">
                <v:textbox>
                  <w:txbxContent>
                    <w:p w14:paraId="49D2FCFB" w14:textId="1DCD1FD2"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384A0C" w:rsidRPr="00384A0C">
                        <w:rPr>
                          <w:b/>
                          <w:bCs/>
                          <w:i/>
                          <w:iCs/>
                          <w:color w:val="A6A6A6" w:themeColor="background1" w:themeShade="A6"/>
                          <w:sz w:val="30"/>
                          <w:szCs w:val="30"/>
                        </w:rPr>
                        <w:t>Journal of Nursing Research,Patient Safety and Practise (JNRPSP)</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BD78BC3"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yyyy</w:t>
            </w:r>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yyyy</w:t>
            </w:r>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yyyy</w:t>
            </w:r>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Published month dd, yyyy</w:t>
            </w:r>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7D3B54BB"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r w:rsidRPr="00CD1A0F">
              <w:rPr>
                <w:rFonts w:asciiTheme="majorHAnsi" w:hAnsiTheme="majorHAnsi"/>
              </w:rPr>
              <w:t>p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ennedy Okokpujie</w:t>
            </w:r>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m. 10 Idiroko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IMRaD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MathTyp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BF1942"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pt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1. Subsub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r w:rsidRPr="00CD1A0F">
        <w:rPr>
          <w:rFonts w:asciiTheme="majorHAnsi" w:hAnsiTheme="majorHAnsi"/>
        </w:rPr>
        <w:t>yy</w:t>
      </w:r>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2. Subsub section 2</w:t>
      </w:r>
    </w:p>
    <w:p w14:paraId="4613A0AD" w14:textId="3F297ACE" w:rsidR="00E619D6" w:rsidRPr="005932E4" w:rsidRDefault="00E619D6" w:rsidP="005932E4">
      <w:pPr>
        <w:spacing w:line="276" w:lineRule="auto"/>
        <w:ind w:firstLine="720"/>
        <w:jc w:val="both"/>
        <w:rPr>
          <w:rFonts w:asciiTheme="majorHAnsi" w:hAnsiTheme="majorHAnsi"/>
          <w:b/>
          <w:bCs/>
        </w:rPr>
      </w:pPr>
      <w:r w:rsidRPr="00CD1A0F">
        <w:rPr>
          <w:rFonts w:asciiTheme="majorHAnsi" w:hAnsiTheme="majorHAnsi"/>
        </w:rPr>
        <w:t>zz</w:t>
      </w:r>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CRedi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a</w:t>
            </w:r>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o</w:t>
            </w:r>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a</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a</w:t>
            </w:r>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o</w:t>
            </w:r>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Tole Sutikno</w:t>
            </w:r>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Chuen Ling Toh</w:t>
            </w:r>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Frede Blaabjerg</w:t>
            </w:r>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p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doi: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Chiampi and L. L. Zilberti,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doi: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Nuesch, T. Lippert, and A. Wokaun,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doi: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doi: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Veruggio, “The EURON roboethics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doi: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Loh, and Y. Xie, “Energy-efficient GPU design with reconfigurable in-package graphics memory,” in </w:t>
      </w:r>
      <w:r w:rsidRPr="00CD1A0F">
        <w:rPr>
          <w:rFonts w:asciiTheme="majorHAnsi" w:hAnsiTheme="majorHAnsi" w:cs="Times New Roman"/>
          <w:i/>
          <w:iCs/>
          <w:sz w:val="20"/>
          <w:szCs w:val="20"/>
        </w:rPr>
        <w:t>Proc. ACM/IEEE Int. Symp. Low Power Electron. Design (ISLPED)</w:t>
      </w:r>
      <w:r w:rsidRPr="00CD1A0F">
        <w:rPr>
          <w:rFonts w:asciiTheme="majorHAnsi" w:hAnsiTheme="majorHAnsi" w:cs="Times New Roman"/>
          <w:sz w:val="20"/>
          <w:szCs w:val="20"/>
        </w:rPr>
        <w:t xml:space="preserve">, Jul. 2012, pp. 403–408, doi: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r w:rsidRPr="00CD1A0F">
        <w:rPr>
          <w:rFonts w:asciiTheme="majorHAnsi" w:hAnsiTheme="majorHAnsi"/>
          <w:i/>
          <w:iCs/>
          <w:color w:val="000000"/>
        </w:rPr>
        <w:t>x</w:t>
      </w:r>
      <w:r w:rsidRPr="00CD1A0F">
        <w:rPr>
          <w:rFonts w:asciiTheme="majorHAnsi" w:hAnsiTheme="majorHAnsi"/>
          <w:color w:val="000000"/>
        </w:rPr>
        <w:t xml:space="preserve">th ed. City of Publisher, State (only U.S.), Country: Abbrev. of Publisher, year, ch.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Taflo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herret,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2011 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048C2FF7"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5932E4" w:rsidRPr="000F31E8">
                              <w:rPr>
                                <w:rFonts w:ascii="Cambria" w:hAnsi="Cambria"/>
                                <w:iCs/>
                                <w:color w:val="212529"/>
                              </w:rPr>
                              <w:t xml:space="preserve">International </w:t>
                            </w:r>
                            <w:r w:rsidR="000131BC" w:rsidRPr="000131BC">
                              <w:rPr>
                                <w:rFonts w:ascii="Cambria" w:hAnsi="Cambria"/>
                                <w:iCs/>
                                <w:color w:val="212529"/>
                              </w:rPr>
                              <w:t>Journal of Nursing Research,Pati</w:t>
                            </w:r>
                            <w:r w:rsidR="000131BC">
                              <w:rPr>
                                <w:rFonts w:ascii="Cambria" w:hAnsi="Cambria"/>
                                <w:iCs/>
                                <w:color w:val="212529"/>
                              </w:rPr>
                              <w:t>ent Safety and Practise</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6" w:history="1">
                              <w:r w:rsidR="000131BC" w:rsidRPr="00B700E1">
                                <w:rPr>
                                  <w:rStyle w:val="Hyperlink"/>
                                  <w:rFonts w:ascii="Cambria" w:eastAsiaTheme="majorEastAsia" w:hAnsi="Cambria"/>
                                </w:rPr>
                                <w:t>https://doi.org/10.55529/jnrpsp.51.1.</w:t>
                              </w:r>
                            </w:hyperlink>
                            <w:r w:rsidR="000F31E8">
                              <w:rPr>
                                <w:rStyle w:val="Hyperlink"/>
                                <w:rFonts w:ascii="Cambria" w:eastAsiaTheme="majorEastAsia" w:hAnsi="Cambria"/>
                              </w:rPr>
                              <w:t>1</w:t>
                            </w:r>
                            <w:r w:rsidR="00B63A93">
                              <w:rPr>
                                <w:rStyle w:val="Hyperlink"/>
                                <w:rFonts w:ascii="Cambria" w:eastAsiaTheme="majorEastAsia" w:hAnsi="Cambria"/>
                              </w:rPr>
                              <w:t>0</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048C2FF7"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5932E4" w:rsidRPr="000F31E8">
                        <w:rPr>
                          <w:rFonts w:ascii="Cambria" w:hAnsi="Cambria"/>
                          <w:iCs/>
                          <w:color w:val="212529"/>
                        </w:rPr>
                        <w:t xml:space="preserve">International </w:t>
                      </w:r>
                      <w:r w:rsidR="000131BC" w:rsidRPr="000131BC">
                        <w:rPr>
                          <w:rFonts w:ascii="Cambria" w:hAnsi="Cambria"/>
                          <w:iCs/>
                          <w:color w:val="212529"/>
                        </w:rPr>
                        <w:t>Journal of Nursing Research,Pati</w:t>
                      </w:r>
                      <w:r w:rsidR="000131BC">
                        <w:rPr>
                          <w:rFonts w:ascii="Cambria" w:hAnsi="Cambria"/>
                          <w:iCs/>
                          <w:color w:val="212529"/>
                        </w:rPr>
                        <w:t>ent Safety and Practise</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7" w:history="1">
                        <w:r w:rsidR="000131BC" w:rsidRPr="00B700E1">
                          <w:rPr>
                            <w:rStyle w:val="Hyperlink"/>
                            <w:rFonts w:ascii="Cambria" w:eastAsiaTheme="majorEastAsia" w:hAnsi="Cambria"/>
                          </w:rPr>
                          <w:t>https://doi.org/10.55529/jnrpsp.51.1.</w:t>
                        </w:r>
                      </w:hyperlink>
                      <w:r w:rsidR="000F31E8">
                        <w:rPr>
                          <w:rStyle w:val="Hyperlink"/>
                          <w:rFonts w:ascii="Cambria" w:eastAsiaTheme="majorEastAsia" w:hAnsi="Cambria"/>
                        </w:rPr>
                        <w:t>1</w:t>
                      </w:r>
                      <w:r w:rsidR="00B63A93">
                        <w:rPr>
                          <w:rStyle w:val="Hyperlink"/>
                          <w:rFonts w:ascii="Cambria" w:eastAsiaTheme="majorEastAsia" w:hAnsi="Cambria"/>
                        </w:rPr>
                        <w:t>0</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Google Scholar, Scopus Author ID, or Web of Science ResearcherID,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This is a mandatory. Each author must include their ORCID iD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ResearcherID: </w:t>
      </w:r>
      <w:r w:rsidRPr="00CD1A0F">
        <w:rPr>
          <w:rFonts w:asciiTheme="majorHAnsi" w:hAnsiTheme="majorHAnsi"/>
        </w:rPr>
        <w:t>Include the Web of Science ResearcherID. If the author does not have a WoS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Provide a concise overview of the author's academic background, research interests, notable publications, and contributions to the current paper. This should be no longer than 150-200 words (9 p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Abdel‑Rahman Hedar</w:t>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Jamoum, Umm Al-Qura University, Makkah, Saudi Arabia. He is also an associate professor of artifcial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6" w:name="_Hlk81227280"/>
            <w:r w:rsidRPr="00CD1A0F">
              <w:rPr>
                <w:rFonts w:asciiTheme="majorHAnsi" w:hAnsiTheme="majorHAnsi"/>
                <w:b/>
                <w:bCs/>
                <w:color w:val="000000"/>
              </w:rPr>
              <w:t xml:space="preserve">Patricia Melin </w:t>
            </w:r>
            <w:bookmarkEnd w:id="16"/>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Habilitatus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Dr. Kennedy Okokpujie</w:t>
            </w:r>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Ph.D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2FC5E5" w14:textId="77777777" w:rsidR="00BF1942" w:rsidRPr="00CD1A0F" w:rsidRDefault="00BF1942">
      <w:r w:rsidRPr="00CD1A0F">
        <w:separator/>
      </w:r>
    </w:p>
  </w:endnote>
  <w:endnote w:type="continuationSeparator" w:id="0">
    <w:p w14:paraId="780373F1" w14:textId="77777777" w:rsidR="00BF1942" w:rsidRPr="00CD1A0F" w:rsidRDefault="00BF1942">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3B1605C1" w:rsidR="00097958" w:rsidRPr="004F18E8" w:rsidRDefault="004F18E8" w:rsidP="004F18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008C7421" w:rsidRPr="008C7421">
      <w:rPr>
        <w:rFonts w:asciiTheme="majorHAnsi" w:hAnsiTheme="majorHAnsi"/>
        <w:i/>
        <w:szCs w:val="18"/>
      </w:rPr>
      <w:t>https://journal.hmjournals.com/index.php/JNRPSP</w:t>
    </w:r>
    <w:bookmarkStart w:id="17" w:name="_GoBack"/>
    <w:bookmarkEnd w:id="17"/>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7A31C3AB"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8C7421" w:rsidRPr="008C7421">
      <w:rPr>
        <w:rFonts w:asciiTheme="majorHAnsi" w:hAnsiTheme="majorHAnsi"/>
        <w:i/>
        <w:szCs w:val="18"/>
      </w:rPr>
      <w:t>https://journal.hmjournals.com/index.php/JNRPS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9CC59C" w14:textId="77777777" w:rsidR="00BF1942" w:rsidRPr="00CD1A0F" w:rsidRDefault="00BF1942">
      <w:r w:rsidRPr="00CD1A0F">
        <w:separator/>
      </w:r>
    </w:p>
  </w:footnote>
  <w:footnote w:type="continuationSeparator" w:id="0">
    <w:p w14:paraId="3ACBE27C" w14:textId="77777777" w:rsidR="00BF1942" w:rsidRPr="00CD1A0F" w:rsidRDefault="00BF1942">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3EDC64D2" w:rsidR="00097958" w:rsidRPr="00CD1A0F" w:rsidRDefault="00C3666D" w:rsidP="00FF5C09">
    <w:pPr>
      <w:pStyle w:val="Header"/>
      <w:framePr w:wrap="around" w:vAnchor="text" w:hAnchor="page" w:x="10357" w:y="-5"/>
      <w:rPr>
        <w:rStyle w:val="PageNumber"/>
      </w:rPr>
    </w:pPr>
    <w:r w:rsidRPr="00CD1A0F">
      <w:rPr>
        <w:rStyle w:val="PageNumber"/>
      </w:rPr>
      <w:fldChar w:fldCharType="begin"/>
    </w:r>
    <w:r w:rsidR="00097958" w:rsidRPr="00CD1A0F">
      <w:rPr>
        <w:rStyle w:val="PageNumber"/>
      </w:rPr>
      <w:instrText xml:space="preserve">PAGE  </w:instrText>
    </w:r>
    <w:r w:rsidRPr="00CD1A0F">
      <w:rPr>
        <w:rStyle w:val="PageNumber"/>
      </w:rPr>
      <w:fldChar w:fldCharType="separate"/>
    </w:r>
    <w:r w:rsidR="008C7421">
      <w:rPr>
        <w:rStyle w:val="PageNumber"/>
        <w:noProof/>
      </w:rPr>
      <w:t>2</w:t>
    </w:r>
    <w:r w:rsidRPr="00CD1A0F">
      <w:rPr>
        <w:rStyle w:val="PageNumber"/>
      </w:rPr>
      <w:fldChar w:fldCharType="end"/>
    </w:r>
  </w:p>
  <w:p w14:paraId="72D04B55" w14:textId="5C011140" w:rsidR="00097958" w:rsidRPr="00443FE8" w:rsidRDefault="00384A0C" w:rsidP="00443FE8">
    <w:pPr>
      <w:pStyle w:val="Header"/>
      <w:tabs>
        <w:tab w:val="clear" w:pos="4320"/>
        <w:tab w:val="clear" w:pos="8640"/>
      </w:tabs>
      <w:ind w:right="45"/>
      <w:rPr>
        <w:rFonts w:asciiTheme="majorHAnsi" w:hAnsiTheme="majorHAnsi"/>
        <w:b/>
        <w:bCs/>
      </w:rPr>
    </w:pPr>
    <w:r w:rsidRPr="00384A0C">
      <w:rPr>
        <w:rFonts w:asciiTheme="majorHAnsi" w:hAnsiTheme="majorHAnsi"/>
      </w:rPr>
      <w:t>Journal of Nursing Research,Patient Safety and Practise (JNRPSP)</w:t>
    </w:r>
    <w:r w:rsidR="00443FE8" w:rsidRPr="00965DC3">
      <w:rPr>
        <w:rFonts w:asciiTheme="majorHAnsi" w:hAnsiTheme="majorHAnsi"/>
        <w:b/>
        <w:bCs/>
      </w:rPr>
      <w:t xml:space="preserve"> </w:t>
    </w:r>
    <w:r w:rsidR="00097958" w:rsidRPr="00CD1A0F">
      <w:tab/>
      <w:t>ISSN:</w:t>
    </w:r>
    <w:r w:rsidR="004F4003" w:rsidRPr="00CD1A0F">
      <w:t xml:space="preserve"> </w:t>
    </w:r>
    <w:r w:rsidR="008C7421" w:rsidRPr="008C7421">
      <w:t>2799-1210</w:t>
    </w:r>
    <w:r w:rsidR="00443FE8">
      <w:t xml:space="preserve">          </w:t>
    </w:r>
    <w:r w:rsidR="00C854C1" w:rsidRPr="00CD1A0F">
      <w:sym w:font="Wingdings" w:char="F072"/>
    </w:r>
  </w:p>
  <w:p w14:paraId="3BE6E7DA" w14:textId="7CB50A32" w:rsidR="00097958" w:rsidRPr="00CD1A0F" w:rsidRDefault="00222701" w:rsidP="0094367D">
    <w:pPr>
      <w:pStyle w:val="Header"/>
      <w:ind w:right="360" w:firstLine="360"/>
    </w:pPr>
    <w:r w:rsidRPr="00CD1A0F">
      <w:rPr>
        <w:noProof/>
      </w:rPr>
      <mc:AlternateContent>
        <mc:Choice Requires="wps">
          <w:drawing>
            <wp:anchor distT="0" distB="0" distL="114300" distR="114300" simplePos="0" relativeHeight="251655168"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1567854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B179F" w14:textId="03BCE155" w:rsidR="00B63A93" w:rsidRDefault="00384A0C" w:rsidP="00440782">
    <w:pPr>
      <w:pStyle w:val="Header"/>
      <w:ind w:right="45"/>
      <w:rPr>
        <w:rFonts w:asciiTheme="majorHAnsi" w:hAnsiTheme="majorHAnsi"/>
        <w:b/>
        <w:bCs/>
      </w:rPr>
    </w:pPr>
    <w:r w:rsidRPr="00384A0C">
      <w:rPr>
        <w:rFonts w:asciiTheme="majorHAnsi" w:hAnsiTheme="majorHAnsi"/>
        <w:b/>
        <w:bCs/>
      </w:rPr>
      <w:t>Journal of Nursing Research,Patient Safety and Practise (JNRPSP)</w:t>
    </w:r>
  </w:p>
  <w:p w14:paraId="69794571" w14:textId="4D460920" w:rsidR="00A15523" w:rsidRPr="00440782" w:rsidRDefault="00440782" w:rsidP="00440782">
    <w:pPr>
      <w:pStyle w:val="Header"/>
      <w:ind w:right="45"/>
      <w:rPr>
        <w:rFonts w:ascii="Cambria" w:hAnsi="Cambria" w:cstheme="minorHAnsi"/>
      </w:rPr>
    </w:pPr>
    <w:r w:rsidRPr="00DB475A">
      <w:rPr>
        <w:rFonts w:ascii="Cambria" w:hAnsi="Cambria" w:cstheme="minorHAnsi"/>
      </w:rPr>
      <w:t xml:space="preserve">Vol: 05, No. 01, </w:t>
    </w:r>
    <w:r w:rsidR="00734791">
      <w:rPr>
        <w:rFonts w:ascii="Cambria" w:hAnsi="Cambria" w:cstheme="minorHAnsi"/>
      </w:rPr>
      <w:t>Jan-June</w:t>
    </w:r>
    <w:r w:rsidRPr="00DB475A">
      <w:rPr>
        <w:rFonts w:ascii="Cambria" w:hAnsi="Cambria" w:cstheme="minorHAnsi"/>
      </w:rPr>
      <w:t xml:space="preserve"> 2025</w:t>
    </w:r>
  </w:p>
  <w:p w14:paraId="2A371CCD" w14:textId="3F06CD70" w:rsidR="00097958" w:rsidRPr="00965DC3" w:rsidRDefault="00A15523" w:rsidP="00A15523">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8C7421" w:rsidRPr="008C7421">
      <w:rPr>
        <w:rFonts w:asciiTheme="majorHAnsi" w:hAnsiTheme="majorHAnsi"/>
      </w:rPr>
      <w:t>2799-1210</w:t>
    </w:r>
    <w:r w:rsidRPr="00965DC3">
      <w:rPr>
        <w:rFonts w:asciiTheme="majorHAnsi" w:hAnsiTheme="majorHAnsi"/>
      </w:rPr>
      <w:t xml:space="preserve">, DOI: </w:t>
    </w:r>
    <w:hyperlink r:id="rId1" w:history="1">
      <w:r w:rsidR="00B63A93">
        <w:rPr>
          <w:rFonts w:asciiTheme="majorHAnsi" w:hAnsiTheme="majorHAnsi"/>
        </w:rPr>
        <w:t>10.55529/j</w:t>
      </w:r>
      <w:r w:rsidR="00384A0C">
        <w:rPr>
          <w:rFonts w:asciiTheme="majorHAnsi" w:hAnsiTheme="majorHAnsi"/>
        </w:rPr>
        <w:t>nrpsp</w:t>
      </w:r>
      <w:r w:rsidR="00965DC3" w:rsidRPr="00965DC3">
        <w:rPr>
          <w:rFonts w:asciiTheme="majorHAnsi" w:hAnsiTheme="majorHAnsi"/>
        </w:rPr>
        <w:t>.51.1.1</w:t>
      </w:r>
      <w:r w:rsidR="00B63A93">
        <w:rPr>
          <w:rFonts w:asciiTheme="majorHAnsi" w:hAnsiTheme="majorHAnsi"/>
        </w:rPr>
        <w:t>0</w:t>
      </w:r>
    </w:hyperlink>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BF1942">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31BC"/>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2F8"/>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84A0C"/>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877DE"/>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C7421"/>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3A93"/>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1942"/>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030A"/>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jnrpsp.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jnrpsp.5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29954-F721-4187-8DDF-28AD08161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1</Pages>
  <Words>10674</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Microsoft account</cp:lastModifiedBy>
  <cp:revision>28</cp:revision>
  <cp:lastPrinted>2025-02-03T12:01:00Z</cp:lastPrinted>
  <dcterms:created xsi:type="dcterms:W3CDTF">2025-02-03T12:01:00Z</dcterms:created>
  <dcterms:modified xsi:type="dcterms:W3CDTF">2025-04-28T08: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